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291B38" w14:textId="74FD328F" w:rsidR="00F061DD" w:rsidRPr="00CD2BCF" w:rsidRDefault="0022024D" w:rsidP="00F061DD">
      <w:pPr>
        <w:spacing w:line="360" w:lineRule="auto"/>
        <w:jc w:val="center"/>
        <w:rPr>
          <w:sz w:val="28"/>
          <w:szCs w:val="28"/>
        </w:rPr>
      </w:pPr>
      <w:r w:rsidRPr="00581598">
        <w:rPr>
          <w:noProof/>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77777777" w:rsidR="00F061DD" w:rsidRPr="00363F2A" w:rsidRDefault="00F061DD" w:rsidP="00F061DD">
      <w:pPr>
        <w:jc w:val="center"/>
        <w:rPr>
          <w:i/>
          <w:iCs/>
          <w:sz w:val="28"/>
          <w:szCs w:val="28"/>
          <w:vertAlign w:val="superscript"/>
        </w:rPr>
      </w:pPr>
      <w:r w:rsidRPr="00363F2A">
        <w:rPr>
          <w:sz w:val="28"/>
          <w:szCs w:val="28"/>
        </w:rPr>
        <w:t>Baigiamasis bakalauro darbas</w:t>
      </w:r>
    </w:p>
    <w:p w14:paraId="3423FB4F" w14:textId="77777777" w:rsidR="00F061DD" w:rsidRPr="00A5595E" w:rsidRDefault="00F061DD" w:rsidP="00F061DD">
      <w:pPr>
        <w:spacing w:line="360" w:lineRule="auto"/>
        <w:jc w:val="center"/>
        <w:rPr>
          <w:color w:val="FF0000"/>
        </w:rPr>
      </w:pPr>
    </w:p>
    <w:p w14:paraId="636CC3F6" w14:textId="77777777" w:rsidR="00F061DD" w:rsidRDefault="00F061DD" w:rsidP="00F061DD">
      <w:pPr>
        <w:spacing w:line="360" w:lineRule="auto"/>
        <w:jc w:val="center"/>
        <w:rPr>
          <w:rStyle w:val="Strong"/>
          <w:b w:val="0"/>
          <w:color w:val="000000"/>
        </w:rPr>
      </w:pPr>
      <w:r>
        <w:t xml:space="preserve">Verslo vadybos </w:t>
      </w:r>
      <w:r w:rsidRPr="00D6632D">
        <w:t>studijų programa, valstybinis kodas</w:t>
      </w:r>
      <w:r>
        <w:t xml:space="preserve"> </w:t>
      </w:r>
      <w:r w:rsidRPr="009E0A6E">
        <w:rPr>
          <w:rStyle w:val="Strong"/>
          <w:b w:val="0"/>
          <w:color w:val="000000"/>
        </w:rPr>
        <w:t>612N10007</w:t>
      </w:r>
    </w:p>
    <w:p w14:paraId="5EA6B265" w14:textId="77777777" w:rsidR="00F061DD" w:rsidRPr="00D6632D" w:rsidRDefault="00F061DD" w:rsidP="00F061DD">
      <w:pPr>
        <w:spacing w:line="360" w:lineRule="auto"/>
        <w:jc w:val="center"/>
        <w:rPr>
          <w:i/>
          <w:iCs/>
        </w:rPr>
      </w:pPr>
      <w:r>
        <w:rPr>
          <w:rStyle w:val="Strong"/>
          <w:b w:val="0"/>
          <w:color w:val="000000"/>
        </w:rPr>
        <w:t>Marketingo vadybos specializacija</w:t>
      </w:r>
    </w:p>
    <w:p w14:paraId="3C16BA76" w14:textId="77777777" w:rsidR="00F061DD" w:rsidRPr="00D6632D" w:rsidRDefault="00F061DD" w:rsidP="00F061DD">
      <w:pPr>
        <w:spacing w:line="360" w:lineRule="auto"/>
        <w:jc w:val="center"/>
        <w:rPr>
          <w:i/>
          <w:iCs/>
          <w:vertAlign w:val="superscript"/>
        </w:rPr>
      </w:pPr>
      <w:r w:rsidRPr="009E0A6E">
        <w:rPr>
          <w:color w:val="000000"/>
        </w:rPr>
        <w:t>Verslo</w:t>
      </w:r>
      <w:r w:rsidRPr="009E0A6E">
        <w:t xml:space="preserve"> </w:t>
      </w:r>
      <w:r w:rsidRPr="00D6632D">
        <w:t>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561B2C41" w14:textId="68D68FE0" w:rsidR="00F061DD" w:rsidRDefault="00F061DD" w:rsidP="00F061DD">
      <w:pPr>
        <w:spacing w:line="360" w:lineRule="auto"/>
        <w:jc w:val="center"/>
      </w:pPr>
    </w:p>
    <w:p w14:paraId="0A5A736C" w14:textId="0A983423"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Vilnius, 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77777777" w:rsidR="00F061DD" w:rsidRDefault="00F061DD" w:rsidP="00F061DD">
      <w:pPr>
        <w:pStyle w:val="BodyText"/>
        <w:ind w:left="6481" w:firstLine="720"/>
        <w:rPr>
          <w:sz w:val="22"/>
        </w:rPr>
      </w:pPr>
      <w:r>
        <w:rPr>
          <w:sz w:val="22"/>
        </w:rPr>
        <w:t>______________________</w:t>
      </w:r>
    </w:p>
    <w:p w14:paraId="7D9F7BB2" w14:textId="77777777" w:rsidR="00F061DD" w:rsidRDefault="00F061DD" w:rsidP="00F061DD">
      <w:pPr>
        <w:pStyle w:val="BodyText"/>
        <w:ind w:left="6480" w:firstLine="720"/>
        <w:jc w:val="center"/>
      </w:pPr>
      <w:r>
        <w:rPr>
          <w:sz w:val="16"/>
        </w:rPr>
        <w:t>(Parašas)</w:t>
      </w:r>
    </w:p>
    <w:p w14:paraId="6A5968FA" w14:textId="77777777"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2828654A" w14:textId="77777777" w:rsidR="00F061DD" w:rsidRPr="00A92E11" w:rsidRDefault="00F061DD" w:rsidP="00F061DD">
      <w:pPr>
        <w:spacing w:line="360" w:lineRule="auto"/>
        <w:jc w:val="center"/>
        <w:rPr>
          <w:i/>
          <w:iCs/>
          <w:sz w:val="28"/>
          <w:szCs w:val="28"/>
          <w:vertAlign w:val="superscript"/>
        </w:rPr>
      </w:pPr>
      <w:r w:rsidRPr="00A92E11">
        <w:rPr>
          <w:sz w:val="28"/>
          <w:szCs w:val="28"/>
        </w:rPr>
        <w:t>Baigiamasis bakalauro darbas</w:t>
      </w:r>
    </w:p>
    <w:p w14:paraId="30C28CB5" w14:textId="77777777" w:rsidR="00F061DD" w:rsidRDefault="00F061DD" w:rsidP="00F061DD">
      <w:pPr>
        <w:spacing w:line="360" w:lineRule="auto"/>
        <w:jc w:val="center"/>
      </w:pPr>
    </w:p>
    <w:p w14:paraId="329CBC28" w14:textId="202DABF6" w:rsidR="00F061DD" w:rsidRPr="00F061DD" w:rsidRDefault="00F061DD" w:rsidP="00F061DD">
      <w:pPr>
        <w:spacing w:line="360" w:lineRule="auto"/>
        <w:jc w:val="center"/>
        <w:rPr>
          <w:rStyle w:val="Strong"/>
          <w:b w:val="0"/>
          <w:color w:val="FF0000"/>
        </w:rPr>
      </w:pPr>
      <w:r w:rsidRPr="00F061DD">
        <w:rPr>
          <w:color w:val="FF0000"/>
        </w:rPr>
        <w:t xml:space="preserve">Verslo vadybos studijų programa, valstybinis kodas </w:t>
      </w:r>
      <w:r w:rsidRPr="00F061DD">
        <w:rPr>
          <w:rStyle w:val="Strong"/>
          <w:b w:val="0"/>
          <w:color w:val="FF0000"/>
        </w:rPr>
        <w:t>XXXXXXXXXXX.</w:t>
      </w:r>
    </w:p>
    <w:p w14:paraId="41EB15CC" w14:textId="77777777" w:rsidR="00F061DD" w:rsidRPr="00F061DD" w:rsidRDefault="00F061DD" w:rsidP="00F061DD">
      <w:pPr>
        <w:spacing w:line="360" w:lineRule="auto"/>
        <w:jc w:val="center"/>
        <w:rPr>
          <w:i/>
          <w:iCs/>
          <w:color w:val="FF0000"/>
        </w:rPr>
      </w:pPr>
      <w:r w:rsidRPr="00F061DD">
        <w:rPr>
          <w:rStyle w:val="Strong"/>
          <w:b w:val="0"/>
          <w:color w:val="FF0000"/>
        </w:rPr>
        <w:t>Marketingo vadybos specializacija</w:t>
      </w:r>
    </w:p>
    <w:p w14:paraId="72B00B56" w14:textId="77777777" w:rsidR="00F061DD" w:rsidRPr="00F061DD" w:rsidRDefault="00F061DD" w:rsidP="00F061DD">
      <w:pPr>
        <w:spacing w:line="360" w:lineRule="auto"/>
        <w:jc w:val="center"/>
        <w:rPr>
          <w:i/>
          <w:iCs/>
          <w:color w:val="FF0000"/>
          <w:vertAlign w:val="superscript"/>
        </w:rPr>
      </w:pPr>
      <w:r w:rsidRPr="00F061DD">
        <w:rPr>
          <w:color w:val="FF0000"/>
        </w:rPr>
        <w:t>Verslo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Data)   </w:t>
      </w:r>
    </w:p>
    <w:p w14:paraId="53735194" w14:textId="77777777" w:rsidR="00F061DD" w:rsidRPr="002B6F16" w:rsidRDefault="00F061DD" w:rsidP="00F061DD">
      <w:pPr>
        <w:jc w:val="center"/>
        <w:rPr>
          <w:b/>
          <w:sz w:val="22"/>
          <w:szCs w:val="22"/>
        </w:rPr>
      </w:pPr>
      <w:r w:rsidRPr="002B6F16">
        <w:rPr>
          <w:b/>
          <w:sz w:val="22"/>
          <w:szCs w:val="22"/>
        </w:rPr>
        <w:t>BAIGIAMOJO BAKALAURO DARBO</w:t>
      </w:r>
    </w:p>
    <w:p w14:paraId="0A0D859E" w14:textId="77777777" w:rsidR="00F061DD" w:rsidRPr="006842D6" w:rsidRDefault="00F061DD" w:rsidP="00F061DD">
      <w:pPr>
        <w:jc w:val="center"/>
        <w:rPr>
          <w:b/>
          <w:sz w:val="22"/>
          <w:szCs w:val="22"/>
        </w:rPr>
      </w:pPr>
      <w:r w:rsidRPr="006842D6">
        <w:rPr>
          <w:b/>
          <w:sz w:val="22"/>
          <w:szCs w:val="22"/>
        </w:rPr>
        <w:t>UŽDUOTIS</w:t>
      </w: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 xml:space="preserve">............................................................................................................................................................…… </w:t>
      </w:r>
      <w:r w:rsidRPr="009E5DB3">
        <w:rPr>
          <w:color w:val="FF0000"/>
          <w:sz w:val="22"/>
        </w:rPr>
        <w:br/>
      </w:r>
    </w:p>
    <w:p w14:paraId="5BE8E9AF" w14:textId="77777777" w:rsidR="00F061DD" w:rsidRDefault="00F061DD" w:rsidP="00F061DD">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77777777" w:rsidR="00F061DD" w:rsidRDefault="00F061DD" w:rsidP="00F061DD">
      <w:pPr>
        <w:jc w:val="center"/>
      </w:pPr>
      <w:r>
        <w:rPr>
          <w:b/>
          <w:sz w:val="22"/>
        </w:rPr>
        <w:t>APIE BAIGIAMĄJĮ BAKALAURO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77777777" w:rsidR="00F061DD" w:rsidRPr="00307452" w:rsidRDefault="00F061DD" w:rsidP="00F061DD">
      <w:pPr>
        <w:rPr>
          <w:color w:val="FF0000"/>
          <w:sz w:val="22"/>
        </w:rPr>
      </w:pPr>
      <w:r w:rsidRPr="00307452">
        <w:rPr>
          <w:color w:val="FF0000"/>
          <w:sz w:val="22"/>
        </w:rPr>
        <w:t>Studentas (ė)...............................................................…………..................................................….............……</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77777777" w:rsidR="00F061DD" w:rsidRDefault="00F061DD" w:rsidP="00F061DD">
      <w:r>
        <w:rPr>
          <w:sz w:val="22"/>
        </w:rPr>
        <w:t>Studento (ės) studijų svertinis įvertinimų vidurkis..................…...........….....................................……….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r w:rsidRPr="00307452">
        <w:rPr>
          <w:color w:val="FF0000"/>
        </w:rPr>
        <w:br/>
      </w:r>
    </w:p>
    <w:p w14:paraId="2B85E7CD" w14:textId="77777777"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77777777" w:rsidR="00F061DD" w:rsidRDefault="00F061DD" w:rsidP="00F061DD">
      <w:pPr>
        <w:jc w:val="center"/>
        <w:rPr>
          <w:caps/>
          <w:sz w:val="22"/>
        </w:rPr>
      </w:pPr>
      <w:r>
        <w:rPr>
          <w:caps/>
          <w:sz w:val="22"/>
        </w:rPr>
        <w:t>apie baigiamąjį BAKALAUR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Vadovas                                            ......................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69B891E8" w:rsidR="00F061DD" w:rsidRDefault="00F061DD" w:rsidP="00F061DD">
                            <w:pPr>
                              <w:pStyle w:val="Footer"/>
                              <w:spacing w:line="360" w:lineRule="auto"/>
                            </w:pPr>
                            <w:r>
                              <w:rPr>
                                <w:b/>
                                <w:bCs/>
                              </w:rPr>
                              <w:t>Verslo vadybos</w:t>
                            </w:r>
                            <w:r>
                              <w:t xml:space="preserve"> studijų programos baigiamasis </w:t>
                            </w:r>
                            <w:r w:rsidR="002B2995">
                              <w:t>bakalauro</w:t>
                            </w:r>
                            <w:bookmarkStart w:id="2" w:name="_GoBack"/>
                            <w:bookmarkEnd w:id="2"/>
                            <w:r>
                              <w:t xml:space="preserve">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A7319C" id="_x0000_t202" coordsize="21600,21600" o:spt="202" path="m,l,21600r21600,l21600,xe">
                <v:stroke joinstyle="miter"/>
                <v:path gradientshapeok="t" o:connecttype="rect"/>
              </v:shapetype>
              <v:shape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69B891E8" w:rsidR="00F061DD" w:rsidRDefault="00F061DD" w:rsidP="00F061DD">
                      <w:pPr>
                        <w:pStyle w:val="Footer"/>
                        <w:spacing w:line="360" w:lineRule="auto"/>
                      </w:pPr>
                      <w:r>
                        <w:rPr>
                          <w:b/>
                          <w:bCs/>
                        </w:rPr>
                        <w:t>Verslo vadybos</w:t>
                      </w:r>
                      <w:r>
                        <w:t xml:space="preserve"> studijų programos baigiamasis </w:t>
                      </w:r>
                      <w:r w:rsidR="002B2995">
                        <w:t>bakalauro</w:t>
                      </w:r>
                      <w:bookmarkStart w:id="3" w:name="_GoBack"/>
                      <w:bookmarkEnd w:id="3"/>
                      <w:r>
                        <w:t xml:space="preserve">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proofErr w:type="gramStart"/>
                              <w:r>
                                <w:rPr>
                                  <w:b/>
                                  <w:bCs/>
                                  <w:lang w:val="en-US"/>
                                </w:rPr>
                                <w:t>…………………………..………</w:t>
                              </w:r>
                              <w:proofErr w:type="gramEnd"/>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w:t>
                              </w:r>
                              <w:proofErr w:type="gramStart"/>
                              <w:r>
                                <w:rPr>
                                  <w:lang w:val="en-US"/>
                                </w:rPr>
                                <w:t>, …………………,</w:t>
                              </w:r>
                              <w:proofErr w:type="gramEnd"/>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 xml:space="preserve">Thesis consist of: … p. text without </w:t>
                              </w:r>
                              <w:proofErr w:type="gramStart"/>
                              <w:r>
                                <w:rPr>
                                  <w:lang w:val="en-US"/>
                                </w:rPr>
                                <w:t>appendixes, …</w:t>
                              </w:r>
                              <w:proofErr w:type="gramEnd"/>
                              <w:r>
                                <w:rPr>
                                  <w:lang w:val="en-US"/>
                                </w:rPr>
                                <w:t xml:space="preserve">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proofErr w:type="gramStart"/>
                            <w:r>
                              <w:rPr>
                                <w:lang w:val="en-US"/>
                              </w:rPr>
                              <w:t xml:space="preserve">Date  </w:t>
                            </w:r>
                            <w:r w:rsidRPr="007A1100">
                              <w:rPr>
                                <w:color w:val="FF0000"/>
                              </w:rPr>
                              <w:t>20</w:t>
                            </w:r>
                            <w:r>
                              <w:rPr>
                                <w:color w:val="FF0000"/>
                              </w:rPr>
                              <w:t>XX</w:t>
                            </w:r>
                            <w:proofErr w:type="gramEnd"/>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77777777" w:rsidR="00F061DD" w:rsidRDefault="00F061DD" w:rsidP="00F061DD">
      <w:pPr>
        <w:tabs>
          <w:tab w:val="left" w:pos="9781"/>
        </w:tabs>
        <w:ind w:right="398"/>
        <w:jc w:val="center"/>
        <w:outlineLvl w:val="0"/>
        <w:rPr>
          <w:b/>
          <w:bCs/>
        </w:rPr>
      </w:pPr>
      <w:r>
        <w:rPr>
          <w:b/>
          <w:bCs/>
          <w:caps/>
        </w:rPr>
        <w:t>Baigiamojo 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a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695101"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695101"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695101"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695101"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695101"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695101"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695101"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4" w:name="_Toc19451062"/>
      <w:bookmarkStart w:id="5"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4"/>
      <w:bookmarkEnd w:id="5"/>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695101"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6" w:name="_Toc19451063"/>
      <w:bookmarkStart w:id="7"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6"/>
      <w:bookmarkEnd w:id="7"/>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695101"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695101"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8" w:name="_Toc19451115"/>
      <w:r>
        <w:lastRenderedPageBreak/>
        <w:t>ĮVADAS</w:t>
      </w:r>
      <w:bookmarkEnd w:id="8"/>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9" w:name="_Toc19451116"/>
      <w:r>
        <w:lastRenderedPageBreak/>
        <w:t>LITERATŪROS ANALIZĖ</w:t>
      </w:r>
      <w:bookmarkEnd w:id="9"/>
    </w:p>
    <w:p w14:paraId="2DAB6C5A" w14:textId="028C93DD" w:rsidR="00093D99" w:rsidRPr="00381A67" w:rsidRDefault="00B36B8D" w:rsidP="00381A67">
      <w:pPr>
        <w:pStyle w:val="Heading2"/>
      </w:pPr>
      <w:bookmarkStart w:id="10" w:name="_Toc19451117"/>
      <w:r>
        <w:t>Poskyrio pavadinimas</w:t>
      </w:r>
      <w:bookmarkEnd w:id="10"/>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1"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1"/>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2" w:name="_Toc19451118"/>
      <w:r>
        <w:t>Poskyrio pavadinimas</w:t>
      </w:r>
      <w:bookmarkEnd w:id="12"/>
    </w:p>
    <w:p w14:paraId="00BE9811" w14:textId="32D9F62A" w:rsidR="005E0A46" w:rsidRPr="002D52F0" w:rsidRDefault="005E0A46" w:rsidP="002D52F0">
      <w:pPr>
        <w:pStyle w:val="Heading3"/>
      </w:pPr>
      <w:bookmarkStart w:id="13" w:name="_Toc19451119"/>
      <w:r w:rsidRPr="002D52F0">
        <w:t>Skyrelio pavadinimas</w:t>
      </w:r>
      <w:bookmarkEnd w:id="13"/>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4" w:name="_Toc21278410"/>
      <w:r w:rsidR="00423455">
        <w:rPr>
          <w:noProof/>
        </w:rPr>
        <w:t>1</w:t>
      </w:r>
      <w:r w:rsidRPr="004579AB">
        <w:fldChar w:fldCharType="end"/>
      </w:r>
      <w:r w:rsidRPr="004579AB">
        <w:t xml:space="preserve"> pav. </w:t>
      </w:r>
      <w:r w:rsidR="001C73F1" w:rsidRPr="004579AB">
        <w:t>Žaliųjų finansų įtraukimas</w:t>
      </w:r>
      <w:bookmarkEnd w:id="14"/>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5" w:name="_Toc19451120"/>
      <w:r w:rsidRPr="005E0A46">
        <w:t>Skyrelio pavadinimas</w:t>
      </w:r>
      <w:bookmarkEnd w:id="15"/>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6" w:name="_Toc19451121"/>
      <w:r w:rsidR="001C73F1">
        <w:lastRenderedPageBreak/>
        <w:t>METODOLOGIJA</w:t>
      </w:r>
      <w:bookmarkEnd w:id="16"/>
    </w:p>
    <w:p w14:paraId="24A1CA12" w14:textId="235C2173" w:rsidR="00AF7C67" w:rsidRPr="0023485A" w:rsidRDefault="001C73F1" w:rsidP="0023485A">
      <w:pPr>
        <w:pStyle w:val="Heading2"/>
      </w:pPr>
      <w:bookmarkStart w:id="17" w:name="_Toc19451122"/>
      <w:r>
        <w:t>Poskyrio pavadinimas</w:t>
      </w:r>
      <w:bookmarkEnd w:id="17"/>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695101"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8" w:name="_Toc19451123"/>
      <w:r>
        <w:t>Poskyrio pavadinimas</w:t>
      </w:r>
      <w:bookmarkEnd w:id="18"/>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9" w:name="_Toc21278411"/>
      <w:r w:rsidRPr="00423455">
        <w:rPr>
          <w:noProof/>
        </w:rPr>
        <w:t>2</w:t>
      </w:r>
      <w:r w:rsidRPr="00423455">
        <w:fldChar w:fldCharType="end"/>
      </w:r>
      <w:r w:rsidR="001C73F1" w:rsidRPr="001C73F1">
        <w:t xml:space="preserve"> pav. Pavadinimas</w:t>
      </w:r>
      <w:bookmarkEnd w:id="19"/>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20" w:name="_Toc19451124"/>
      <w:r w:rsidR="001C73F1">
        <w:lastRenderedPageBreak/>
        <w:t>EMPIRINIS TYRIMAS</w:t>
      </w:r>
      <w:bookmarkEnd w:id="20"/>
    </w:p>
    <w:p w14:paraId="30777EC7" w14:textId="69ED4656" w:rsidR="00FD7FD5" w:rsidRPr="0023485A" w:rsidRDefault="001C73F1" w:rsidP="0023485A">
      <w:pPr>
        <w:pStyle w:val="Heading2"/>
      </w:pPr>
      <w:bookmarkStart w:id="21" w:name="_Toc19451125"/>
      <w:r>
        <w:t>Poskyrio pavadinimas</w:t>
      </w:r>
      <w:bookmarkEnd w:id="21"/>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2" w:name="_Toc21278375"/>
      <w:r>
        <w:rPr>
          <w:noProof/>
        </w:rPr>
        <w:t>2</w:t>
      </w:r>
      <w:r>
        <w:fldChar w:fldCharType="end"/>
      </w:r>
      <w:r>
        <w:t xml:space="preserve"> lentelė. Pavadinima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3" w:name="_Toc19451126"/>
      <w:r>
        <w:t>Poskyrio pavadinimas</w:t>
      </w:r>
      <w:bookmarkEnd w:id="23"/>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4"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4"/>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5"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6"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6"/>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5BD300" w14:textId="77777777" w:rsidR="00695101" w:rsidRDefault="00695101">
      <w:r>
        <w:separator/>
      </w:r>
    </w:p>
  </w:endnote>
  <w:endnote w:type="continuationSeparator" w:id="0">
    <w:p w14:paraId="3A441CEB" w14:textId="77777777" w:rsidR="00695101" w:rsidRDefault="00695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2F03A20C" w:rsidR="00B36B8D" w:rsidRDefault="00B36B8D">
        <w:pPr>
          <w:pStyle w:val="Footer"/>
          <w:jc w:val="right"/>
        </w:pPr>
        <w:r>
          <w:fldChar w:fldCharType="begin"/>
        </w:r>
        <w:r>
          <w:instrText xml:space="preserve"> PAGE   \* MERGEFORMAT </w:instrText>
        </w:r>
        <w:r>
          <w:fldChar w:fldCharType="separate"/>
        </w:r>
        <w:r w:rsidR="002B2995">
          <w:rPr>
            <w:noProof/>
          </w:rPr>
          <w:t>6</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62DFA4" w14:textId="77777777" w:rsidR="00695101" w:rsidRDefault="00695101">
      <w:r>
        <w:separator/>
      </w:r>
    </w:p>
  </w:footnote>
  <w:footnote w:type="continuationSeparator" w:id="0">
    <w:p w14:paraId="4D8E835B" w14:textId="77777777" w:rsidR="00695101" w:rsidRDefault="006951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2995"/>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5101"/>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B54CA6-3A26-4795-8D7E-D93DC05C1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612</Words>
  <Characters>12889</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3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3</cp:revision>
  <dcterms:created xsi:type="dcterms:W3CDTF">2020-09-01T14:06:00Z</dcterms:created>
  <dcterms:modified xsi:type="dcterms:W3CDTF">2020-09-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